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736136">
      <w:pPr>
        <w:jc w:val="center"/>
      </w:pPr>
      <w:r>
        <w:t>Does Psychology Make a Significant Difference In Our Lives?</w:t>
      </w:r>
    </w:p>
    <w:p w:rsidR="002A2A03" w:rsidRDefault="00736136">
      <w:pPr>
        <w:jc w:val="center"/>
      </w:pPr>
      <w:r>
        <w:t>Zimbardo</w:t>
      </w:r>
    </w:p>
    <w:p w:rsidR="006A3DD3" w:rsidRDefault="00736136" w:rsidP="006A3DD3">
      <w:pPr>
        <w:jc w:val="center"/>
      </w:pPr>
      <w:r>
        <w:t>Student’s Name</w:t>
      </w:r>
    </w:p>
    <w:p w:rsidR="006A3DD3" w:rsidRDefault="00736136" w:rsidP="006A3DD3">
      <w:pPr>
        <w:jc w:val="center"/>
      </w:pPr>
      <w:r>
        <w:t>Student’s AU ID</w:t>
      </w:r>
    </w:p>
    <w:p w:rsidR="006A3DD3" w:rsidRDefault="00736136" w:rsidP="006A3DD3">
      <w:pPr>
        <w:jc w:val="center"/>
      </w:pPr>
      <w:r>
        <w:t>Course Number</w:t>
      </w:r>
    </w:p>
    <w:p w:rsidR="006A3DD3" w:rsidRDefault="00736136" w:rsidP="006A3DD3">
      <w:pPr>
        <w:jc w:val="center"/>
      </w:pPr>
      <w:r>
        <w:t>Assignment Number</w:t>
      </w:r>
    </w:p>
    <w:p w:rsidR="006A3DD3" w:rsidRDefault="00736136" w:rsidP="006A3DD3">
      <w:pPr>
        <w:jc w:val="center"/>
      </w:pPr>
      <w:r>
        <w:t>Tutor Name</w:t>
      </w:r>
    </w:p>
    <w:p w:rsidR="006A3DD3" w:rsidRDefault="00736136" w:rsidP="006A3DD3">
      <w:pPr>
        <w:jc w:val="center"/>
      </w:pPr>
      <w:r>
        <w:t>Date</w:t>
      </w:r>
    </w:p>
    <w:p w:rsidR="006A3DD3" w:rsidRDefault="006A3DD3" w:rsidP="006A3DD3"/>
    <w:p w:rsidR="006A3DD3" w:rsidRDefault="00736136" w:rsidP="006A3DD3">
      <w:pPr>
        <w:jc w:val="center"/>
      </w:pPr>
      <w:r>
        <w:br w:type="page"/>
      </w:r>
      <w:r>
        <w:lastRenderedPageBreak/>
        <w:t>Does Psychology Make a Significant Difference In Our Lives?</w:t>
      </w:r>
    </w:p>
    <w:p w:rsidR="006A3DD3" w:rsidRDefault="00736136" w:rsidP="006A3DD3">
      <w:pPr>
        <w:ind w:firstLine="0"/>
        <w:rPr>
          <w:b/>
        </w:rPr>
      </w:pPr>
      <w:r w:rsidRPr="006A3DD3">
        <w:rPr>
          <w:b/>
        </w:rPr>
        <w:t xml:space="preserve">Research Question </w:t>
      </w:r>
    </w:p>
    <w:p w:rsidR="001B2CE9" w:rsidRDefault="00736136" w:rsidP="006A3DD3">
      <w:pPr>
        <w:ind w:firstLine="0"/>
      </w:pPr>
      <w:r>
        <w:rPr>
          <w:b/>
        </w:rPr>
        <w:tab/>
      </w:r>
      <w:r w:rsidR="0010114F">
        <w:t>The article cr</w:t>
      </w:r>
      <w:r w:rsidR="00BC7D1B">
        <w:t>itically examines the impact of psychology in shaping da</w:t>
      </w:r>
      <w:r w:rsidR="00236E53">
        <w:t>ily life and pertinent matters</w:t>
      </w:r>
      <w:r w:rsidR="003F1609">
        <w:t xml:space="preserve">. </w:t>
      </w:r>
      <w:r w:rsidR="00FA12DC">
        <w:t>Essentially, the manifestations of psychology as per their influence on communities, social matters, health</w:t>
      </w:r>
      <w:r w:rsidR="00F62D1C">
        <w:t>,</w:t>
      </w:r>
      <w:r w:rsidR="00BA71F2">
        <w:t xml:space="preserve"> </w:t>
      </w:r>
      <w:r w:rsidR="0014320D">
        <w:t>family and advancement of human being</w:t>
      </w:r>
      <w:r w:rsidR="003B6BB2">
        <w:t xml:space="preserve">s are examined. The author draws conclusions after </w:t>
      </w:r>
      <w:r w:rsidR="008730BE">
        <w:t xml:space="preserve">evaluating </w:t>
      </w:r>
      <w:r w:rsidR="00413FEB">
        <w:t xml:space="preserve">a wide range of variables and trends </w:t>
      </w:r>
      <w:r w:rsidR="00E83C51">
        <w:t>observed in the development and</w:t>
      </w:r>
      <w:r w:rsidR="003F5703">
        <w:t xml:space="preserve"> influence of psychology. The conclusion stipulates th</w:t>
      </w:r>
      <w:r w:rsidR="00E41D23">
        <w:t>e pote</w:t>
      </w:r>
      <w:r w:rsidR="0093149C">
        <w:t>ntial</w:t>
      </w:r>
      <w:r w:rsidR="00E31A81">
        <w:t xml:space="preserve"> implications of psychological research, future prospects and the valuable advancement stemming from the legacy of the psychologists. Both modern and ancient trends and </w:t>
      </w:r>
      <w:r w:rsidR="00BE3001">
        <w:t>repercussions</w:t>
      </w:r>
      <w:r w:rsidR="00E31A81">
        <w:t xml:space="preserve"> of psycholo</w:t>
      </w:r>
      <w:r w:rsidR="00C24EFA">
        <w:t>gy are thoroughly discussed</w:t>
      </w:r>
      <w:r w:rsidR="00E31A81">
        <w:t xml:space="preserve"> to present the evidence and draw a concrete conclusion.  </w:t>
      </w:r>
    </w:p>
    <w:p w:rsidR="006A3DD3" w:rsidRDefault="00736136" w:rsidP="00BE3001">
      <w:pPr>
        <w:ind w:firstLine="0"/>
        <w:rPr>
          <w:b/>
        </w:rPr>
      </w:pPr>
      <w:r w:rsidRPr="00BE3001">
        <w:rPr>
          <w:b/>
        </w:rPr>
        <w:t xml:space="preserve">Introduction </w:t>
      </w:r>
    </w:p>
    <w:p w:rsidR="00692D09" w:rsidRDefault="00736136" w:rsidP="00BE3001">
      <w:pPr>
        <w:ind w:firstLine="0"/>
      </w:pPr>
      <w:r>
        <w:rPr>
          <w:b/>
        </w:rPr>
        <w:tab/>
      </w:r>
      <w:r w:rsidR="002345B3">
        <w:t xml:space="preserve">The author initiates to address the repercussions of psychology by stating personal experience. </w:t>
      </w:r>
      <w:r w:rsidR="00EB281C">
        <w:t>The accomplishments and</w:t>
      </w:r>
      <w:r w:rsidR="00E142E3">
        <w:t xml:space="preserve"> </w:t>
      </w:r>
      <w:r w:rsidR="00C24EFA">
        <w:t>milestones of psychology are highlighted to prove the point.</w:t>
      </w:r>
      <w:r w:rsidR="00166F41">
        <w:t xml:space="preserve"> Empirical evidence and certified references have been utilized to remove ambiguities. For instance, the psychological research </w:t>
      </w:r>
      <w:r w:rsidR="005872C6">
        <w:t>to comprehend the</w:t>
      </w:r>
      <w:r w:rsidR="0031481B">
        <w:t xml:space="preserve"> </w:t>
      </w:r>
      <w:r w:rsidR="00DC4806">
        <w:t>human talents and potential are mentioned an</w:t>
      </w:r>
      <w:r w:rsidR="00EB152B">
        <w:t>d</w:t>
      </w:r>
      <w:r w:rsidR="00DC4806">
        <w:t xml:space="preserve"> supplemented with the </w:t>
      </w:r>
      <w:r w:rsidR="00160578">
        <w:t xml:space="preserve">old research made by Alfred Binet </w:t>
      </w:r>
      <w:r w:rsidR="00B00A06">
        <w:t>a hundred years ago</w:t>
      </w:r>
      <w:r w:rsidR="00BF7738" w:rsidRPr="00BF7738">
        <w:t xml:space="preserve"> </w:t>
      </w:r>
      <w:r w:rsidR="00BF7738">
        <w:t xml:space="preserve">(Zimbardo, </w:t>
      </w:r>
      <w:r w:rsidR="00BF7738" w:rsidRPr="00BF7738">
        <w:t>2004)</w:t>
      </w:r>
      <w:r w:rsidR="00B00A06">
        <w:t>.</w:t>
      </w:r>
      <w:r w:rsidR="00EB152B">
        <w:t xml:space="preserve"> Moreover</w:t>
      </w:r>
      <w:r w:rsidR="00124B3B">
        <w:t>,</w:t>
      </w:r>
      <w:r w:rsidR="00EB152B">
        <w:t xml:space="preserve"> the article builds the argument after deriving substantial material from the previous researches. </w:t>
      </w:r>
      <w:r w:rsidR="00124B3B">
        <w:t xml:space="preserve">The article itself reflects a comprehensive literature review of a number of </w:t>
      </w:r>
      <w:r w:rsidR="003A4BCF">
        <w:t>research</w:t>
      </w:r>
      <w:r w:rsidR="00124B3B">
        <w:t xml:space="preserve"> and empirical studies. </w:t>
      </w:r>
      <w:r w:rsidR="003A4BCF">
        <w:t xml:space="preserve">One of the fundamental </w:t>
      </w:r>
      <w:r w:rsidR="005C017B">
        <w:t>objectives</w:t>
      </w:r>
      <w:r w:rsidR="003A4BCF">
        <w:t xml:space="preserve"> of the argument </w:t>
      </w:r>
      <w:r w:rsidR="006068E1">
        <w:t xml:space="preserve">related to the importance of psychology </w:t>
      </w:r>
      <w:r w:rsidR="003A4BCF">
        <w:t xml:space="preserve">is the </w:t>
      </w:r>
      <w:r w:rsidR="006068E1">
        <w:t xml:space="preserve">instrumental role of psychologists. Education, parenting, positive behavioral changes and the psychological therapies are the prominent attributes which </w:t>
      </w:r>
      <w:r w:rsidR="00677244">
        <w:t>further answer the research question in an explicit manner.</w:t>
      </w:r>
      <w:r w:rsidR="0071578B">
        <w:t xml:space="preserve"> T</w:t>
      </w:r>
      <w:r w:rsidR="001A151B">
        <w:t xml:space="preserve">he author has performed an </w:t>
      </w:r>
      <w:r w:rsidR="0071578B">
        <w:t>extensive</w:t>
      </w:r>
      <w:r w:rsidR="001A151B">
        <w:t xml:space="preserve"> research and has left no stone untouched to prove the subject of the </w:t>
      </w:r>
      <w:r w:rsidR="001A151B">
        <w:lastRenderedPageBreak/>
        <w:t>article.</w:t>
      </w:r>
      <w:r w:rsidR="00437DF4">
        <w:t xml:space="preserve"> In excess of fifty references and the research of pertinent researchers</w:t>
      </w:r>
      <w:r w:rsidR="00403397">
        <w:t xml:space="preserve"> </w:t>
      </w:r>
      <w:r>
        <w:t>have</w:t>
      </w:r>
      <w:r w:rsidR="00FE1259">
        <w:t xml:space="preserve"> bee</w:t>
      </w:r>
      <w:r>
        <w:t>n utilized in the research article</w:t>
      </w:r>
      <w:r w:rsidR="00FE1259">
        <w:t>.</w:t>
      </w:r>
      <w:r w:rsidR="00D942FB">
        <w:t xml:space="preserve"> </w:t>
      </w:r>
      <w:r w:rsidR="00CB0C77">
        <w:t xml:space="preserve">The inclusion of socio cognitive theory of </w:t>
      </w:r>
      <w:r w:rsidR="00E354EC">
        <w:t>Albert Bandura</w:t>
      </w:r>
      <w:r w:rsidR="002153FF">
        <w:t xml:space="preserve"> is the manifestation of the potential arguments offered by the author. </w:t>
      </w:r>
    </w:p>
    <w:p w:rsidR="00DD7988" w:rsidRDefault="00736136" w:rsidP="00BE3001">
      <w:pPr>
        <w:ind w:firstLine="0"/>
        <w:rPr>
          <w:b/>
        </w:rPr>
      </w:pPr>
      <w:r w:rsidRPr="00DD7988">
        <w:rPr>
          <w:b/>
        </w:rPr>
        <w:t>Methodology</w:t>
      </w:r>
    </w:p>
    <w:p w:rsidR="005B1F3F" w:rsidRDefault="00736136" w:rsidP="00BE3001">
      <w:pPr>
        <w:ind w:firstLine="0"/>
      </w:pPr>
      <w:r>
        <w:tab/>
        <w:t>The article establishes the argument to prove the immense significance of psychology in all walks of life from the research publish</w:t>
      </w:r>
      <w:r>
        <w:t>ed by other researchers. Thus, the</w:t>
      </w:r>
      <w:r w:rsidR="00FF7874">
        <w:t xml:space="preserve"> author harnesses the peer revi</w:t>
      </w:r>
      <w:r w:rsidR="00845C33">
        <w:t>ewed articles and researches</w:t>
      </w:r>
      <w:r w:rsidR="00436180">
        <w:t xml:space="preserve"> to con</w:t>
      </w:r>
      <w:r w:rsidR="00EA65CA">
        <w:t>duct the study</w:t>
      </w:r>
      <w:r w:rsidR="00436180">
        <w:t>. None of the population or participant was part of the research</w:t>
      </w:r>
      <w:r w:rsidR="00B40772">
        <w:fldChar w:fldCharType="begin"/>
      </w:r>
      <w:r w:rsidR="00B40772">
        <w:instrText xml:space="preserve"> ADDIN ZOTERO_ITEM CSL_CITATION {"citationID":"jcVHjPzN","properties":{"formattedCitation":"(\\uc0\\u8220{}Article Critique Guidelines,\\uc0\\u8221{} n.d.)","plainCitation":"(“Article Critique Guidelines,” n.d.)","noteIndex":0},"citationItems":[{"id":2016,"uris":["http://zotero.org/users/local/H8YOvGFC/items/YAUTYU3W"],"uri":["http://zotero.org/users/local/H8YOvGFC/items/YAUTYU3W"],"itemData":{"id":2016,"type":"webpage","title":"Article Critique Guidelines","URL":"http://labs.psychology.illinois.edu/~lyubansk/Method/rmcritique.htm","accessed":{"date-parts":[["2019",2,6]]}}}],"schema":"https://github.com/citation-style-language/schema/raw/master/csl-citation.json"} </w:instrText>
      </w:r>
      <w:r w:rsidR="00B40772">
        <w:fldChar w:fldCharType="separate"/>
      </w:r>
      <w:r w:rsidR="00B40772" w:rsidRPr="00B40772">
        <w:t>(“Article Critique Guidelines,” n.d.)</w:t>
      </w:r>
      <w:r w:rsidR="00B40772">
        <w:fldChar w:fldCharType="end"/>
      </w:r>
      <w:r w:rsidR="00436180">
        <w:t>.</w:t>
      </w:r>
      <w:r w:rsidR="000C1043">
        <w:t xml:space="preserve"> Since the argument was deliberating the potential impact </w:t>
      </w:r>
      <w:r w:rsidR="00884430">
        <w:t>of psychology</w:t>
      </w:r>
      <w:r w:rsidR="003F5790">
        <w:t xml:space="preserve"> in inducing a positive change for the community, a diverse range of previous researches has been referenced</w:t>
      </w:r>
      <w:r w:rsidR="009A518F">
        <w:t>.</w:t>
      </w:r>
      <w:r w:rsidR="003F5790">
        <w:t xml:space="preserve"> </w:t>
      </w:r>
      <w:r w:rsidR="00612594">
        <w:t>While critically appraising the article</w:t>
      </w:r>
      <w:r w:rsidR="00E76FE4">
        <w:t>, it is imperative to mention the personal affiliation of the author. A wide range of research covers the personal reflectio</w:t>
      </w:r>
      <w:r w:rsidR="00857252">
        <w:t xml:space="preserve">n of the author as he was </w:t>
      </w:r>
      <w:r w:rsidR="00E76FE4">
        <w:t>a psychologist.</w:t>
      </w:r>
      <w:r w:rsidR="00857252">
        <w:t xml:space="preserve"> </w:t>
      </w:r>
      <w:r w:rsidR="00AF7F9C">
        <w:t>For instance, both pervasive and s</w:t>
      </w:r>
      <w:r w:rsidR="008325C7">
        <w:t>pecific applications of psychology are</w:t>
      </w:r>
      <w:r w:rsidR="00DA27D2">
        <w:t xml:space="preserve"> underpinned</w:t>
      </w:r>
      <w:r w:rsidR="00F62266">
        <w:t xml:space="preserve"> to demonstrate the changes psychology has introduced in the life of people</w:t>
      </w:r>
      <w:r w:rsidR="00041D07">
        <w:t>.</w:t>
      </w:r>
      <w:r w:rsidR="003A72FD">
        <w:t xml:space="preserve"> The American Psychological Association (</w:t>
      </w:r>
      <w:r w:rsidR="00A3605D">
        <w:t>A</w:t>
      </w:r>
      <w:r w:rsidR="003A72FD">
        <w:t>PA)</w:t>
      </w:r>
      <w:r w:rsidR="001B2F87">
        <w:t xml:space="preserve"> has remained the center of the study throughout the research</w:t>
      </w:r>
      <w:r w:rsidR="003109B7">
        <w:t xml:space="preserve"> </w:t>
      </w:r>
      <w:r w:rsidR="001B38AC">
        <w:t xml:space="preserve">as the author remained the president of the association in 2002. A scientific </w:t>
      </w:r>
      <w:r w:rsidR="005C2C53">
        <w:t>approach</w:t>
      </w:r>
      <w:r w:rsidR="00C144EF">
        <w:t xml:space="preserve"> has defined the approach of the author which consti</w:t>
      </w:r>
      <w:r w:rsidR="00B93613">
        <w:t>tuted the work of previous and contemporary work of psychologists.</w:t>
      </w:r>
    </w:p>
    <w:p w:rsidR="00797730" w:rsidRDefault="00736136" w:rsidP="00BE3001">
      <w:pPr>
        <w:ind w:firstLine="0"/>
        <w:rPr>
          <w:b/>
        </w:rPr>
      </w:pPr>
      <w:r w:rsidRPr="005B1F3F">
        <w:rPr>
          <w:b/>
        </w:rPr>
        <w:t>Discussion</w:t>
      </w:r>
    </w:p>
    <w:p w:rsidR="003F40B2" w:rsidRPr="00A219FB" w:rsidRDefault="00736136" w:rsidP="00BE3001">
      <w:pPr>
        <w:ind w:firstLine="0"/>
      </w:pPr>
      <w:r>
        <w:t>The scientific approach used by the author spe</w:t>
      </w:r>
      <w:r w:rsidR="00C65F52">
        <w:t>aks volumes to prove the point.</w:t>
      </w:r>
      <w:r w:rsidR="00A219FB">
        <w:t xml:space="preserve"> The positive contributions of psychology in diverse fields as healthcare, medical science, personality assessment and development, therapeutic</w:t>
      </w:r>
      <w:r w:rsidR="004E6EEF">
        <w:t xml:space="preserve"> </w:t>
      </w:r>
      <w:r w:rsidR="00D641DC">
        <w:t>practices, entertainment and</w:t>
      </w:r>
      <w:r w:rsidR="00126867">
        <w:t xml:space="preserve"> </w:t>
      </w:r>
      <w:r w:rsidR="00706F39">
        <w:t xml:space="preserve">the application of knowledge serve the purpose thoroughly to substantiate the argument of the author. For instance, the ramifications of magic of touch </w:t>
      </w:r>
      <w:r w:rsidR="00B94398">
        <w:t>were also discussed. The author</w:t>
      </w:r>
      <w:r w:rsidR="00BE3D53">
        <w:t xml:space="preserve"> emphasized how touch </w:t>
      </w:r>
      <w:r w:rsidR="00BE3D53">
        <w:lastRenderedPageBreak/>
        <w:t xml:space="preserve">therapy advances to save medical </w:t>
      </w:r>
      <w:r w:rsidR="001F49C3">
        <w:t>cost well above $10,000.</w:t>
      </w:r>
      <w:r w:rsidR="00B2207B">
        <w:t xml:space="preserve"> In the end, a p</w:t>
      </w:r>
      <w:r w:rsidR="00AF553A">
        <w:t>otential conclusion is drawn. The spirits of positive forces of psychology</w:t>
      </w:r>
      <w:r w:rsidR="00FD065D">
        <w:t xml:space="preserve"> are discussed </w:t>
      </w:r>
      <w:r w:rsidR="00D41E0E">
        <w:t xml:space="preserve">with a definite tribute to the contributions of psychology in daily life. </w:t>
      </w:r>
      <w:r w:rsidR="00FF2F79">
        <w:t>Furthermore, the article gave a direction for the future researches</w:t>
      </w:r>
      <w:r w:rsidR="00B40772">
        <w:fldChar w:fldCharType="begin"/>
      </w:r>
      <w:r w:rsidR="00B40772">
        <w:instrText xml:space="preserve"> ADDIN ZOTERO_ITEM CSL_CITATION {"citationID":"ufcgBaDy","properties":{"formattedCitation":"(\\uc0\\u8220{}Social Sciences | Blinn College,\\uc0\\u8221{} n.d.)","plainCitation":"(“Social Sciences | Blinn College,” n.d.)","noteIndex":0},"citationItems":[{"id":2018,"uris":["http://zotero.org/users/local/H8YOvGFC/items/AVY6YYTB"],"uri":["http://zotero.org/users/local/H8YOvGFC/items/AVY6YYTB"],"itemData":{"id":2018,"type":"webpage","title":"Social Sciences | Blinn College","URL":"http://www.blinn.edu/social-science/","accessed":{"date-parts":[["2019",2,6]]}}}],"schema":"https://github.com/citation-style-language/schema/raw/master/csl-citation.json"} </w:instrText>
      </w:r>
      <w:r w:rsidR="00B40772">
        <w:fldChar w:fldCharType="separate"/>
      </w:r>
      <w:r w:rsidR="00B40772" w:rsidRPr="00B40772">
        <w:t>(“Social Sciences | Blinn College,” n.d.)</w:t>
      </w:r>
      <w:r w:rsidR="00B40772">
        <w:fldChar w:fldCharType="end"/>
      </w:r>
      <w:r w:rsidR="00FF2F79">
        <w:t xml:space="preserve">. </w:t>
      </w:r>
      <w:r w:rsidR="00E76A91">
        <w:t xml:space="preserve">The field of positive psychology was the prominent path of future studies stipulated in conclusion. </w:t>
      </w:r>
      <w:r w:rsidR="00D41E0E">
        <w:t xml:space="preserve"> </w:t>
      </w:r>
      <w:r w:rsidR="00AF553A">
        <w:t xml:space="preserve"> </w:t>
      </w:r>
      <w:r w:rsidR="001F49C3">
        <w:t xml:space="preserve"> </w:t>
      </w:r>
      <w:r w:rsidR="00A219FB">
        <w:t xml:space="preserve"> </w:t>
      </w:r>
    </w:p>
    <w:p w:rsidR="003F40B2" w:rsidRDefault="00736136" w:rsidP="00BE3001">
      <w:pPr>
        <w:ind w:firstLine="0"/>
        <w:rPr>
          <w:b/>
        </w:rPr>
      </w:pPr>
      <w:r w:rsidRPr="002162B2">
        <w:rPr>
          <w:b/>
        </w:rPr>
        <w:t xml:space="preserve">Personal Reaction </w:t>
      </w:r>
    </w:p>
    <w:p w:rsidR="002162B2" w:rsidRPr="00CE60F8" w:rsidRDefault="00736136" w:rsidP="00BE3001">
      <w:pPr>
        <w:ind w:firstLine="0"/>
      </w:pPr>
      <w:r>
        <w:t>The article is a valuable source for underpinning the positive influence of psych</w:t>
      </w:r>
      <w:r w:rsidR="00BC45BF">
        <w:t>ology in daily life.</w:t>
      </w:r>
      <w:r w:rsidR="004A6FD2">
        <w:t xml:space="preserve"> Essentially, psychology has advanced to cast significant impact to offer comfort and nourish the development an</w:t>
      </w:r>
      <w:r w:rsidR="004E4D6A">
        <w:t>d comprehension of human beings. I learned that even the implications of family pl</w:t>
      </w:r>
      <w:r w:rsidR="00065052">
        <w:t>anning were associated with</w:t>
      </w:r>
      <w:r w:rsidR="008F72DC">
        <w:t xml:space="preserve"> psychological theories. Had these theories not been implemented, the population bomb may have exploded to a further extent. It is an intricate matter and is specifically mentioned here to </w:t>
      </w:r>
      <w:r w:rsidR="001F012B">
        <w:t xml:space="preserve">stress upon the in-depth analysis offered in the article. </w:t>
      </w:r>
      <w:r w:rsidR="00052008">
        <w:t xml:space="preserve">Even before critically evaluating the article, I was a staunch admirer of the psychological manifestations and positive impacts in diverse dimensions. The critique on the article has </w:t>
      </w:r>
      <w:r w:rsidR="000C754C">
        <w:t xml:space="preserve">strengthened my belief and passion for psychology. </w:t>
      </w:r>
      <w:r w:rsidR="00C3380D">
        <w:t xml:space="preserve">However, the </w:t>
      </w:r>
      <w:r w:rsidR="00402010">
        <w:t>research refrained from discussing the adverse or contentious aspects of psychology. A substantial difference exists between several schools of thoughts in determining the true essence of several psychological</w:t>
      </w:r>
      <w:r w:rsidR="00F41065">
        <w:t xml:space="preserve"> theories, their interpretation and credibility. </w:t>
      </w:r>
      <w:r w:rsidR="00DA5B9F">
        <w:t>The argument of the article explicitly aimed a</w:t>
      </w:r>
      <w:r w:rsidR="00D94ED7">
        <w:t>t proving the research question</w:t>
      </w:r>
      <w:r w:rsidR="00F35B14">
        <w:t xml:space="preserve"> and thu</w:t>
      </w:r>
      <w:r w:rsidR="00D5038F">
        <w:t>s</w:t>
      </w:r>
      <w:r w:rsidR="006F226D">
        <w:t xml:space="preserve"> refrained from deliberating the contentious side of psychological principles. </w:t>
      </w:r>
    </w:p>
    <w:p w:rsidR="006A3DD3" w:rsidRDefault="00736136" w:rsidP="00332CE4">
      <w:pPr>
        <w:ind w:firstLine="0"/>
        <w:rPr>
          <w:b/>
        </w:rPr>
      </w:pPr>
      <w:r w:rsidRPr="00332CE4">
        <w:rPr>
          <w:b/>
        </w:rPr>
        <w:t>References</w:t>
      </w:r>
    </w:p>
    <w:p w:rsidR="00332CE4" w:rsidRDefault="00736136" w:rsidP="00332CE4">
      <w:pPr>
        <w:ind w:firstLine="0"/>
      </w:pPr>
      <w:r>
        <w:t xml:space="preserve">The references used in the journal article were in excess of fifty and from reputable sources. </w:t>
      </w:r>
      <w:r w:rsidR="00F15048">
        <w:t xml:space="preserve">In-text citations were thoroughly </w:t>
      </w:r>
      <w:r w:rsidR="008E72E2">
        <w:t xml:space="preserve">mentioned and mostly the work of renowned </w:t>
      </w:r>
      <w:r w:rsidR="007351B4">
        <w:t>researchers</w:t>
      </w:r>
      <w:r w:rsidR="008E72E2">
        <w:t xml:space="preserve"> and </w:t>
      </w:r>
      <w:r w:rsidR="008E72E2">
        <w:lastRenderedPageBreak/>
        <w:t xml:space="preserve">psychologists were utilized </w:t>
      </w:r>
      <w:r w:rsidR="007351B4">
        <w:t>b</w:t>
      </w:r>
      <w:r w:rsidR="008E72E2">
        <w:t xml:space="preserve">y the author. </w:t>
      </w:r>
      <w:r w:rsidR="007351B4">
        <w:t>The article was published in the year 2004 and the diverse pee</w:t>
      </w:r>
      <w:r w:rsidR="00B37137">
        <w:t xml:space="preserve">r-reviewed articles, </w:t>
      </w:r>
      <w:r w:rsidR="00487A7F">
        <w:t>both old and recent</w:t>
      </w:r>
      <w:r w:rsidR="00B37137">
        <w:t>,</w:t>
      </w:r>
      <w:r w:rsidR="00487A7F">
        <w:t xml:space="preserve"> were the part of the journal article. </w:t>
      </w:r>
    </w:p>
    <w:p w:rsidR="00BF7738" w:rsidRPr="00332CE4" w:rsidRDefault="00BF7738" w:rsidP="00332CE4">
      <w:pPr>
        <w:ind w:firstLine="0"/>
      </w:pPr>
    </w:p>
    <w:p w:rsidR="006A3DD3" w:rsidRDefault="006A3DD3" w:rsidP="009E2EC7">
      <w:pPr>
        <w:ind w:firstLine="0"/>
        <w:jc w:val="center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B40772" w:rsidRDefault="00B40772" w:rsidP="00796686">
      <w:pPr>
        <w:pStyle w:val="Title"/>
        <w:ind w:left="3600" w:firstLine="720"/>
        <w:jc w:val="left"/>
      </w:pPr>
    </w:p>
    <w:p w:rsidR="002A2A03" w:rsidRDefault="00736136" w:rsidP="00796686">
      <w:pPr>
        <w:pStyle w:val="Title"/>
        <w:ind w:left="3600" w:firstLine="720"/>
        <w:jc w:val="left"/>
      </w:pPr>
      <w:r>
        <w:t>References</w:t>
      </w:r>
    </w:p>
    <w:p w:rsidR="00B40772" w:rsidRPr="00B40772" w:rsidRDefault="00B40772" w:rsidP="00B40772">
      <w:pPr>
        <w:pStyle w:val="Bibliography"/>
      </w:pPr>
      <w:r>
        <w:fldChar w:fldCharType="begin"/>
      </w:r>
      <w:r w:rsidR="00736136">
        <w:instrText xml:space="preserve"> ADDIN ZOTERO_BIBL {"uncited":[],"omitted":[],"custom":[]} CSL_BIBLIOGRAPHY </w:instrText>
      </w:r>
      <w:r>
        <w:fldChar w:fldCharType="separate"/>
      </w:r>
      <w:r w:rsidR="00736136" w:rsidRPr="00B40772">
        <w:t>Article Critique Guidelines. (n.d.). Retrieved February 6, 2019, from http://labs.psychology.illinois.edu/~lyubansk/Method/rmcritique.htm</w:t>
      </w:r>
    </w:p>
    <w:p w:rsidR="00B40772" w:rsidRPr="00B40772" w:rsidRDefault="00736136" w:rsidP="00B40772">
      <w:pPr>
        <w:pStyle w:val="Bibliography"/>
      </w:pPr>
      <w:r w:rsidRPr="00B40772">
        <w:t xml:space="preserve">Social Sciences | </w:t>
      </w:r>
      <w:r w:rsidRPr="00B40772">
        <w:t>Blinn College. (n.d.). Retrieved February 6, 2019, from http://www.blinn.edu/social-science/</w:t>
      </w:r>
    </w:p>
    <w:p w:rsidR="002A2A03" w:rsidRDefault="00736136">
      <w:pPr>
        <w:ind w:left="720" w:hanging="720"/>
      </w:pPr>
      <w:r w:rsidRPr="00BF7738">
        <w:t>Zimbardo, P. G. (2004). Does psychology make a significant difference in our lives? American Psychologist, 59(5), 339-351. doi:10.1037/0003-066X.59.5.339</w:t>
      </w:r>
      <w:r w:rsidR="00B40772"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36136" w:rsidRDefault="00736136">
      <w:pPr>
        <w:spacing w:line="240" w:lineRule="auto"/>
      </w:pPr>
      <w:r>
        <w:separator/>
      </w:r>
    </w:p>
  </w:endnote>
  <w:endnote w:type="continuationSeparator" w:id="0">
    <w:p w:rsidR="00736136" w:rsidRDefault="0073613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36136" w:rsidRDefault="00736136">
      <w:pPr>
        <w:spacing w:line="240" w:lineRule="auto"/>
      </w:pPr>
      <w:r>
        <w:separator/>
      </w:r>
    </w:p>
  </w:footnote>
  <w:footnote w:type="continuationSeparator" w:id="0">
    <w:p w:rsidR="00736136" w:rsidRDefault="0073613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73613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73613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94DC1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736136">
    <w:pPr>
      <w:pStyle w:val="Header"/>
      <w:ind w:right="360" w:firstLine="0"/>
    </w:pPr>
    <w:r>
      <w:t>DPMASDIOL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73613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94DC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736136">
    <w:pPr>
      <w:ind w:right="360" w:firstLine="0"/>
    </w:pPr>
    <w:r>
      <w:t>Running h</w:t>
    </w:r>
    <w:r w:rsidR="006A3DD3">
      <w:t>ead: DPMASDIOL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Y0MjQyNbMwMTSyNLBU0lEKTi0uzszPAykwrAUAg7ih0iwAAAA="/>
  </w:docVars>
  <w:rsids>
    <w:rsidRoot w:val="00CF29F0"/>
    <w:rsid w:val="00004D08"/>
    <w:rsid w:val="0000793A"/>
    <w:rsid w:val="00010574"/>
    <w:rsid w:val="0001378C"/>
    <w:rsid w:val="00015FE4"/>
    <w:rsid w:val="000375C1"/>
    <w:rsid w:val="00041D07"/>
    <w:rsid w:val="00052008"/>
    <w:rsid w:val="0006133C"/>
    <w:rsid w:val="00065052"/>
    <w:rsid w:val="00082AE7"/>
    <w:rsid w:val="00086231"/>
    <w:rsid w:val="00086C17"/>
    <w:rsid w:val="00093539"/>
    <w:rsid w:val="00093EA6"/>
    <w:rsid w:val="00097883"/>
    <w:rsid w:val="000B0A32"/>
    <w:rsid w:val="000C1043"/>
    <w:rsid w:val="000C754C"/>
    <w:rsid w:val="000D5B0F"/>
    <w:rsid w:val="000E3058"/>
    <w:rsid w:val="000E3754"/>
    <w:rsid w:val="000E4331"/>
    <w:rsid w:val="000F0712"/>
    <w:rsid w:val="0010114F"/>
    <w:rsid w:val="00113A67"/>
    <w:rsid w:val="00117B9D"/>
    <w:rsid w:val="00124B3B"/>
    <w:rsid w:val="00126867"/>
    <w:rsid w:val="00132289"/>
    <w:rsid w:val="00136A7C"/>
    <w:rsid w:val="0014320D"/>
    <w:rsid w:val="00160578"/>
    <w:rsid w:val="00166F41"/>
    <w:rsid w:val="00172F0D"/>
    <w:rsid w:val="001A0A79"/>
    <w:rsid w:val="001A131E"/>
    <w:rsid w:val="001A151B"/>
    <w:rsid w:val="001B2CE9"/>
    <w:rsid w:val="001B2F87"/>
    <w:rsid w:val="001B38AC"/>
    <w:rsid w:val="001B448C"/>
    <w:rsid w:val="001F012B"/>
    <w:rsid w:val="001F0D68"/>
    <w:rsid w:val="001F2FEB"/>
    <w:rsid w:val="001F49C3"/>
    <w:rsid w:val="001F4D42"/>
    <w:rsid w:val="00214E62"/>
    <w:rsid w:val="002153FF"/>
    <w:rsid w:val="002162B2"/>
    <w:rsid w:val="00224D2E"/>
    <w:rsid w:val="002345B3"/>
    <w:rsid w:val="00236E53"/>
    <w:rsid w:val="00260CAB"/>
    <w:rsid w:val="002664CA"/>
    <w:rsid w:val="0028542A"/>
    <w:rsid w:val="00297803"/>
    <w:rsid w:val="002A0FE5"/>
    <w:rsid w:val="002A2A03"/>
    <w:rsid w:val="002A3DCE"/>
    <w:rsid w:val="002C5937"/>
    <w:rsid w:val="002D5A5C"/>
    <w:rsid w:val="003109B7"/>
    <w:rsid w:val="0031481B"/>
    <w:rsid w:val="00332CE4"/>
    <w:rsid w:val="003367DD"/>
    <w:rsid w:val="003463E2"/>
    <w:rsid w:val="003563FE"/>
    <w:rsid w:val="00374F4A"/>
    <w:rsid w:val="003A4BCF"/>
    <w:rsid w:val="003A72FD"/>
    <w:rsid w:val="003B6BB2"/>
    <w:rsid w:val="003C2A8F"/>
    <w:rsid w:val="003C5F41"/>
    <w:rsid w:val="003E5FD8"/>
    <w:rsid w:val="003F1609"/>
    <w:rsid w:val="003F40B2"/>
    <w:rsid w:val="003F5703"/>
    <w:rsid w:val="003F5790"/>
    <w:rsid w:val="00402010"/>
    <w:rsid w:val="00403397"/>
    <w:rsid w:val="00413FEB"/>
    <w:rsid w:val="004279A0"/>
    <w:rsid w:val="00436180"/>
    <w:rsid w:val="00436417"/>
    <w:rsid w:val="00437DF4"/>
    <w:rsid w:val="004569B1"/>
    <w:rsid w:val="00476915"/>
    <w:rsid w:val="00486C9C"/>
    <w:rsid w:val="00487A7F"/>
    <w:rsid w:val="004941F8"/>
    <w:rsid w:val="00494215"/>
    <w:rsid w:val="004A2358"/>
    <w:rsid w:val="004A4453"/>
    <w:rsid w:val="004A6FD2"/>
    <w:rsid w:val="004B66F3"/>
    <w:rsid w:val="004B70D7"/>
    <w:rsid w:val="004E4D6A"/>
    <w:rsid w:val="004E6EEF"/>
    <w:rsid w:val="004F57D7"/>
    <w:rsid w:val="004F5F11"/>
    <w:rsid w:val="00530E93"/>
    <w:rsid w:val="005337E3"/>
    <w:rsid w:val="00556F1A"/>
    <w:rsid w:val="00566652"/>
    <w:rsid w:val="00575CBC"/>
    <w:rsid w:val="005872C6"/>
    <w:rsid w:val="005B1F3F"/>
    <w:rsid w:val="005C017B"/>
    <w:rsid w:val="005C2C53"/>
    <w:rsid w:val="005F5B64"/>
    <w:rsid w:val="006068E1"/>
    <w:rsid w:val="00612594"/>
    <w:rsid w:val="0061311D"/>
    <w:rsid w:val="00631423"/>
    <w:rsid w:val="00662645"/>
    <w:rsid w:val="006750DF"/>
    <w:rsid w:val="00675992"/>
    <w:rsid w:val="00677244"/>
    <w:rsid w:val="00692D09"/>
    <w:rsid w:val="006A3DD3"/>
    <w:rsid w:val="006E28EC"/>
    <w:rsid w:val="006F226D"/>
    <w:rsid w:val="006F3992"/>
    <w:rsid w:val="00706F39"/>
    <w:rsid w:val="0071578B"/>
    <w:rsid w:val="00731DE6"/>
    <w:rsid w:val="007351B4"/>
    <w:rsid w:val="00736136"/>
    <w:rsid w:val="00736ACA"/>
    <w:rsid w:val="00771A4E"/>
    <w:rsid w:val="0077547B"/>
    <w:rsid w:val="00796686"/>
    <w:rsid w:val="0079670E"/>
    <w:rsid w:val="00797730"/>
    <w:rsid w:val="00797BBF"/>
    <w:rsid w:val="007A0234"/>
    <w:rsid w:val="007A032D"/>
    <w:rsid w:val="007A4B82"/>
    <w:rsid w:val="007A7DFE"/>
    <w:rsid w:val="007B2EE6"/>
    <w:rsid w:val="007C6277"/>
    <w:rsid w:val="007E6791"/>
    <w:rsid w:val="007F7F65"/>
    <w:rsid w:val="00810180"/>
    <w:rsid w:val="008325C7"/>
    <w:rsid w:val="00845C33"/>
    <w:rsid w:val="00854ABB"/>
    <w:rsid w:val="00857252"/>
    <w:rsid w:val="00860EB7"/>
    <w:rsid w:val="00865C15"/>
    <w:rsid w:val="008730BE"/>
    <w:rsid w:val="00881C08"/>
    <w:rsid w:val="00884430"/>
    <w:rsid w:val="00894DC1"/>
    <w:rsid w:val="008A2B3F"/>
    <w:rsid w:val="008B0474"/>
    <w:rsid w:val="008B27A5"/>
    <w:rsid w:val="008C3F7D"/>
    <w:rsid w:val="008E72E2"/>
    <w:rsid w:val="008F2259"/>
    <w:rsid w:val="008F72DC"/>
    <w:rsid w:val="00902DD4"/>
    <w:rsid w:val="00916CFE"/>
    <w:rsid w:val="0093149C"/>
    <w:rsid w:val="00935574"/>
    <w:rsid w:val="00937386"/>
    <w:rsid w:val="009550D4"/>
    <w:rsid w:val="00966A97"/>
    <w:rsid w:val="00976985"/>
    <w:rsid w:val="009874B8"/>
    <w:rsid w:val="0099107C"/>
    <w:rsid w:val="0099348D"/>
    <w:rsid w:val="009A518F"/>
    <w:rsid w:val="009D3C47"/>
    <w:rsid w:val="009E2EC7"/>
    <w:rsid w:val="009E6AF0"/>
    <w:rsid w:val="00A0351C"/>
    <w:rsid w:val="00A219FB"/>
    <w:rsid w:val="00A233B8"/>
    <w:rsid w:val="00A3605D"/>
    <w:rsid w:val="00A43E27"/>
    <w:rsid w:val="00A4413A"/>
    <w:rsid w:val="00A812CC"/>
    <w:rsid w:val="00AC4C55"/>
    <w:rsid w:val="00AC4DC8"/>
    <w:rsid w:val="00AE1103"/>
    <w:rsid w:val="00AF4401"/>
    <w:rsid w:val="00AF553A"/>
    <w:rsid w:val="00AF7F9C"/>
    <w:rsid w:val="00B00A06"/>
    <w:rsid w:val="00B00B68"/>
    <w:rsid w:val="00B201D9"/>
    <w:rsid w:val="00B2207B"/>
    <w:rsid w:val="00B31BEA"/>
    <w:rsid w:val="00B34A7D"/>
    <w:rsid w:val="00B37137"/>
    <w:rsid w:val="00B40772"/>
    <w:rsid w:val="00B618C6"/>
    <w:rsid w:val="00B66C8E"/>
    <w:rsid w:val="00B80F33"/>
    <w:rsid w:val="00B93613"/>
    <w:rsid w:val="00B94398"/>
    <w:rsid w:val="00BA71F2"/>
    <w:rsid w:val="00BC45BF"/>
    <w:rsid w:val="00BC7D1B"/>
    <w:rsid w:val="00BD3759"/>
    <w:rsid w:val="00BE3001"/>
    <w:rsid w:val="00BE3D53"/>
    <w:rsid w:val="00BE47E3"/>
    <w:rsid w:val="00BE6A73"/>
    <w:rsid w:val="00BF7738"/>
    <w:rsid w:val="00C05ECA"/>
    <w:rsid w:val="00C0743D"/>
    <w:rsid w:val="00C144EF"/>
    <w:rsid w:val="00C24EFA"/>
    <w:rsid w:val="00C3380D"/>
    <w:rsid w:val="00C65F52"/>
    <w:rsid w:val="00C67138"/>
    <w:rsid w:val="00CB0C77"/>
    <w:rsid w:val="00CB31BE"/>
    <w:rsid w:val="00CC6A34"/>
    <w:rsid w:val="00CE60F8"/>
    <w:rsid w:val="00CE67E1"/>
    <w:rsid w:val="00CF0FE3"/>
    <w:rsid w:val="00CF29F0"/>
    <w:rsid w:val="00D12433"/>
    <w:rsid w:val="00D348D9"/>
    <w:rsid w:val="00D41E0E"/>
    <w:rsid w:val="00D43E30"/>
    <w:rsid w:val="00D5038F"/>
    <w:rsid w:val="00D641DC"/>
    <w:rsid w:val="00D70B47"/>
    <w:rsid w:val="00D8324F"/>
    <w:rsid w:val="00D942FB"/>
    <w:rsid w:val="00D94ED7"/>
    <w:rsid w:val="00D9667A"/>
    <w:rsid w:val="00DA27D2"/>
    <w:rsid w:val="00DA5B9F"/>
    <w:rsid w:val="00DB70A9"/>
    <w:rsid w:val="00DC2B61"/>
    <w:rsid w:val="00DC4806"/>
    <w:rsid w:val="00DC49FA"/>
    <w:rsid w:val="00DC6EBE"/>
    <w:rsid w:val="00DD7988"/>
    <w:rsid w:val="00DF3A48"/>
    <w:rsid w:val="00E01D53"/>
    <w:rsid w:val="00E142E3"/>
    <w:rsid w:val="00E31A81"/>
    <w:rsid w:val="00E354EC"/>
    <w:rsid w:val="00E41D23"/>
    <w:rsid w:val="00E44181"/>
    <w:rsid w:val="00E6186E"/>
    <w:rsid w:val="00E76A91"/>
    <w:rsid w:val="00E76FE4"/>
    <w:rsid w:val="00E83C51"/>
    <w:rsid w:val="00E919E9"/>
    <w:rsid w:val="00EA65CA"/>
    <w:rsid w:val="00EB152B"/>
    <w:rsid w:val="00EB26FE"/>
    <w:rsid w:val="00EB281C"/>
    <w:rsid w:val="00EC1FCF"/>
    <w:rsid w:val="00EE3723"/>
    <w:rsid w:val="00EF58EC"/>
    <w:rsid w:val="00F00D11"/>
    <w:rsid w:val="00F11358"/>
    <w:rsid w:val="00F15048"/>
    <w:rsid w:val="00F1624F"/>
    <w:rsid w:val="00F21241"/>
    <w:rsid w:val="00F35B14"/>
    <w:rsid w:val="00F41065"/>
    <w:rsid w:val="00F53DF4"/>
    <w:rsid w:val="00F62266"/>
    <w:rsid w:val="00F62D1C"/>
    <w:rsid w:val="00FA12DC"/>
    <w:rsid w:val="00FA2B22"/>
    <w:rsid w:val="00FC04AE"/>
    <w:rsid w:val="00FD065D"/>
    <w:rsid w:val="00FE1259"/>
    <w:rsid w:val="00FF2F79"/>
    <w:rsid w:val="00FF7874"/>
    <w:rsid w:val="00FF7F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B40772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B40772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187</Words>
  <Characters>6767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79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2-06T10:26:00Z</dcterms:created>
  <dcterms:modified xsi:type="dcterms:W3CDTF">2019-02-06T1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4Rf6pjE8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